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36"/>
          <w:szCs w:val="36"/>
        </w:rPr>
        <w:t>E</w:t>
      </w:r>
      <w:r w:rsidRPr="0033155A">
        <w:rPr>
          <w:rFonts w:ascii="Times New Roman" w:hAnsi="Times New Roman" w:cs="Times New Roman"/>
          <w:sz w:val="36"/>
          <w:szCs w:val="36"/>
        </w:rPr>
        <w:t xml:space="preserve">lectronic waste </w:t>
      </w:r>
      <w:r w:rsidR="00430DF3">
        <w:rPr>
          <w:rFonts w:ascii="Times New Roman" w:hAnsi="Times New Roman" w:cs="Times New Roman"/>
          <w:sz w:val="36"/>
          <w:szCs w:val="36"/>
        </w:rPr>
        <w:t>exposure</w:t>
      </w:r>
      <w:r w:rsidRPr="0033155A">
        <w:rPr>
          <w:rFonts w:ascii="Times New Roman" w:hAnsi="Times New Roman" w:cs="Times New Roman"/>
          <w:sz w:val="36"/>
          <w:szCs w:val="36"/>
        </w:rPr>
        <w:t xml:space="preserve"> </w:t>
      </w:r>
      <w:r>
        <w:rPr>
          <w:rFonts w:ascii="Times New Roman" w:hAnsi="Times New Roman" w:cs="Times New Roman"/>
          <w:sz w:val="36"/>
          <w:szCs w:val="36"/>
        </w:rPr>
        <w:t xml:space="preserve">and </w:t>
      </w:r>
      <w:r w:rsidRPr="0033155A">
        <w:rPr>
          <w:rFonts w:ascii="Times New Roman" w:hAnsi="Times New Roman" w:cs="Times New Roman"/>
          <w:sz w:val="36"/>
          <w:szCs w:val="36"/>
        </w:rPr>
        <w:t xml:space="preserve">DNA </w:t>
      </w:r>
      <w:r>
        <w:rPr>
          <w:rFonts w:ascii="Times New Roman" w:hAnsi="Times New Roman" w:cs="Times New Roman"/>
          <w:sz w:val="36"/>
          <w:szCs w:val="36"/>
        </w:rPr>
        <w:t xml:space="preserve">damage: </w:t>
      </w:r>
      <w:r w:rsidRPr="0033155A">
        <w:rPr>
          <w:rFonts w:ascii="Times New Roman" w:hAnsi="Times New Roman" w:cs="Times New Roman"/>
          <w:sz w:val="36"/>
          <w:szCs w:val="36"/>
        </w:rPr>
        <w:t xml:space="preserve"> </w:t>
      </w:r>
      <w:r>
        <w:rPr>
          <w:rFonts w:ascii="Times New Roman" w:hAnsi="Times New Roman" w:cs="Times New Roman"/>
          <w:sz w:val="36"/>
          <w:szCs w:val="36"/>
        </w:rPr>
        <w:t>A</w:t>
      </w:r>
      <w:r w:rsidRPr="0033155A">
        <w:rPr>
          <w:rFonts w:ascii="Times New Roman" w:hAnsi="Times New Roman" w:cs="Times New Roman"/>
          <w:sz w:val="36"/>
          <w:szCs w:val="36"/>
        </w:rPr>
        <w:t xml:space="preserve"> systematic review</w:t>
      </w:r>
      <w:r>
        <w:rPr>
          <w:rFonts w:ascii="Times New Roman" w:hAnsi="Times New Roman" w:cs="Times New Roman"/>
          <w:sz w:val="36"/>
          <w:szCs w:val="36"/>
        </w:rPr>
        <w:t xml:space="preserve"> and meta-analysis</w:t>
      </w:r>
    </w:p>
    <w:p w:rsidR="005C58E0" w:rsidRPr="00C53858" w:rsidRDefault="005C58E0" w:rsidP="005C58E0">
      <w:pPr>
        <w:rPr>
          <w:rFonts w:ascii="Times New Roman" w:hAnsi="Times New Roman"/>
          <w:color w:val="000000"/>
          <w:sz w:val="24"/>
          <w:szCs w:val="24"/>
          <w:vertAlign w:val="superscript"/>
        </w:rPr>
      </w:pPr>
      <w:r w:rsidRPr="00C53858">
        <w:rPr>
          <w:rFonts w:ascii="Times New Roman" w:hAnsi="Times New Roman"/>
          <w:color w:val="000000"/>
          <w:sz w:val="24"/>
          <w:szCs w:val="24"/>
        </w:rPr>
        <w:t>Ibrahim Issah</w:t>
      </w: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Pr="00C53858">
        <w:rPr>
          <w:rFonts w:ascii="Times New Roman" w:hAnsi="Times New Roman"/>
          <w:color w:val="000000"/>
          <w:sz w:val="24"/>
          <w:szCs w:val="24"/>
        </w:rPr>
        <w:t>*, John Arko-Mensah</w:t>
      </w: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Pr="00C53858">
        <w:rPr>
          <w:rFonts w:ascii="Times New Roman" w:hAnsi="Times New Roman"/>
          <w:color w:val="000000"/>
          <w:sz w:val="24"/>
          <w:szCs w:val="24"/>
        </w:rPr>
        <w:t>, Thomas P. Agyekum</w:t>
      </w: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Pr="00C53858">
        <w:rPr>
          <w:rFonts w:ascii="Times New Roman" w:hAnsi="Times New Roman"/>
          <w:color w:val="000000"/>
          <w:sz w:val="24"/>
          <w:szCs w:val="24"/>
        </w:rPr>
        <w:t>, Duah Dwomoh</w:t>
      </w: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>2</w:t>
      </w:r>
      <w:r w:rsidRPr="00C53858">
        <w:rPr>
          <w:rFonts w:ascii="Times New Roman" w:hAnsi="Times New Roman"/>
          <w:color w:val="000000"/>
          <w:sz w:val="24"/>
          <w:szCs w:val="24"/>
        </w:rPr>
        <w:t>,</w:t>
      </w: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 xml:space="preserve">  </w:t>
      </w:r>
      <w:r w:rsidRPr="00C53858">
        <w:rPr>
          <w:rFonts w:ascii="Times New Roman" w:hAnsi="Times New Roman"/>
          <w:color w:val="000000"/>
          <w:sz w:val="24"/>
          <w:szCs w:val="24"/>
        </w:rPr>
        <w:t xml:space="preserve"> Julius N. Fobil</w:t>
      </w: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</w:p>
    <w:p w:rsidR="005C58E0" w:rsidRPr="00C53858" w:rsidRDefault="005C58E0" w:rsidP="005C58E0">
      <w:pPr>
        <w:rPr>
          <w:rFonts w:ascii="Times New Roman" w:hAnsi="Times New Roman"/>
          <w:color w:val="000000"/>
          <w:sz w:val="24"/>
          <w:szCs w:val="24"/>
        </w:rPr>
      </w:pP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Pr="00C53858">
        <w:rPr>
          <w:rFonts w:ascii="Times New Roman" w:hAnsi="Times New Roman"/>
          <w:color w:val="000000"/>
          <w:sz w:val="24"/>
          <w:szCs w:val="24"/>
        </w:rPr>
        <w:t>Department of Biological, Environmental and Occupational Health Sciences, School of Public Health, University of Ghana, Legon- Accra, Ghana</w:t>
      </w:r>
      <w:r>
        <w:rPr>
          <w:rFonts w:ascii="Times New Roman" w:hAnsi="Times New Roman"/>
          <w:color w:val="000000"/>
          <w:sz w:val="24"/>
          <w:szCs w:val="24"/>
        </w:rPr>
        <w:t xml:space="preserve">; </w:t>
      </w:r>
      <w:hyperlink r:id="rId7" w:history="1">
        <w:r w:rsidRPr="0050681B">
          <w:rPr>
            <w:rStyle w:val="Hyperlink"/>
            <w:rFonts w:ascii="Times New Roman" w:eastAsia="Times New Roman" w:hAnsi="Times New Roman"/>
            <w:bCs/>
            <w:kern w:val="36"/>
            <w:sz w:val="24"/>
            <w:szCs w:val="24"/>
            <w:lang w:eastAsia="en-GB"/>
          </w:rPr>
          <w:t>papaarko@yahoo.com</w:t>
        </w:r>
      </w:hyperlink>
      <w:r w:rsidRPr="0050681B">
        <w:rPr>
          <w:rFonts w:ascii="Times New Roman" w:hAnsi="Times New Roman"/>
          <w:sz w:val="24"/>
          <w:szCs w:val="24"/>
          <w:lang w:eastAsia="en-GB"/>
        </w:rPr>
        <w:t xml:space="preserve"> (J.A.-M.); </w:t>
      </w:r>
      <w:hyperlink r:id="rId8" w:history="1">
        <w:r w:rsidRPr="0050681B">
          <w:rPr>
            <w:rStyle w:val="Hyperlink"/>
            <w:rFonts w:ascii="Times New Roman" w:eastAsia="Times New Roman" w:hAnsi="Times New Roman"/>
            <w:bCs/>
            <w:kern w:val="36"/>
            <w:sz w:val="24"/>
            <w:szCs w:val="24"/>
            <w:lang w:eastAsia="en-GB"/>
          </w:rPr>
          <w:t>thomaspagyekum@gmail.com</w:t>
        </w:r>
      </w:hyperlink>
      <w:r w:rsidRPr="0050681B">
        <w:rPr>
          <w:rFonts w:ascii="Times New Roman" w:hAnsi="Times New Roman"/>
          <w:sz w:val="24"/>
          <w:szCs w:val="24"/>
          <w:lang w:eastAsia="en-GB"/>
        </w:rPr>
        <w:t xml:space="preserve"> (T.P.A); </w:t>
      </w:r>
      <w:hyperlink r:id="rId9" w:history="1">
        <w:r w:rsidRPr="0050681B">
          <w:rPr>
            <w:rStyle w:val="Hyperlink"/>
            <w:rFonts w:ascii="Times New Roman" w:eastAsia="Times New Roman" w:hAnsi="Times New Roman"/>
            <w:bCs/>
            <w:kern w:val="36"/>
            <w:sz w:val="24"/>
            <w:szCs w:val="24"/>
            <w:lang w:eastAsia="en-GB"/>
          </w:rPr>
          <w:t>jfobil@gmail.com</w:t>
        </w:r>
      </w:hyperlink>
      <w:r w:rsidRPr="0050681B">
        <w:rPr>
          <w:rFonts w:ascii="Times New Roman" w:hAnsi="Times New Roman"/>
          <w:sz w:val="24"/>
          <w:szCs w:val="24"/>
          <w:lang w:eastAsia="en-GB"/>
        </w:rPr>
        <w:t xml:space="preserve"> (J.N.F)</w:t>
      </w:r>
    </w:p>
    <w:p w:rsidR="005C58E0" w:rsidRPr="0050681B" w:rsidRDefault="005C58E0" w:rsidP="005C58E0">
      <w:pPr>
        <w:rPr>
          <w:rFonts w:ascii="Times New Roman" w:hAnsi="Times New Roman"/>
          <w:sz w:val="24"/>
          <w:szCs w:val="24"/>
          <w:lang w:eastAsia="en-GB"/>
        </w:rPr>
      </w:pPr>
      <w:r w:rsidRPr="00C53858">
        <w:rPr>
          <w:rFonts w:ascii="Times New Roman" w:hAnsi="Times New Roman"/>
          <w:color w:val="000000"/>
          <w:sz w:val="24"/>
          <w:szCs w:val="24"/>
          <w:vertAlign w:val="superscript"/>
        </w:rPr>
        <w:t>2</w:t>
      </w:r>
      <w:r w:rsidRPr="00C53858">
        <w:rPr>
          <w:rFonts w:ascii="Times New Roman" w:hAnsi="Times New Roman"/>
          <w:color w:val="000000"/>
          <w:sz w:val="24"/>
          <w:szCs w:val="24"/>
        </w:rPr>
        <w:t>Department of Biostatistics, School of Public Health, University of Ghana, Legon –Accra, Ghana</w:t>
      </w:r>
      <w:r>
        <w:rPr>
          <w:rFonts w:ascii="Times New Roman" w:hAnsi="Times New Roman"/>
          <w:color w:val="000000"/>
          <w:sz w:val="24"/>
          <w:szCs w:val="24"/>
        </w:rPr>
        <w:t xml:space="preserve">; </w:t>
      </w:r>
      <w:hyperlink r:id="rId10" w:history="1">
        <w:r w:rsidRPr="00A07A94">
          <w:rPr>
            <w:rStyle w:val="Hyperlink"/>
            <w:rFonts w:ascii="Times New Roman" w:eastAsia="Times New Roman" w:hAnsi="Times New Roman"/>
            <w:bCs/>
            <w:kern w:val="36"/>
            <w:sz w:val="24"/>
            <w:szCs w:val="24"/>
            <w:lang w:eastAsia="en-GB"/>
          </w:rPr>
          <w:t>duahdwomoh@yahoo.com</w:t>
        </w:r>
      </w:hyperlink>
      <w:r w:rsidRPr="0050681B">
        <w:rPr>
          <w:rFonts w:ascii="Times New Roman" w:hAnsi="Times New Roman"/>
          <w:sz w:val="24"/>
          <w:szCs w:val="24"/>
          <w:lang w:eastAsia="en-GB"/>
        </w:rPr>
        <w:t xml:space="preserve"> (D.D)</w:t>
      </w:r>
    </w:p>
    <w:p w:rsidR="005C58E0" w:rsidRDefault="005C58E0" w:rsidP="005C58E0">
      <w:pPr>
        <w:rPr>
          <w:rFonts w:ascii="Times New Roman" w:hAnsi="Times New Roman"/>
          <w:color w:val="000000"/>
          <w:sz w:val="24"/>
          <w:szCs w:val="24"/>
        </w:rPr>
      </w:pPr>
    </w:p>
    <w:p w:rsidR="005C58E0" w:rsidRPr="0050681B" w:rsidRDefault="005C58E0" w:rsidP="005C58E0">
      <w:pPr>
        <w:rPr>
          <w:rFonts w:ascii="Times New Roman" w:hAnsi="Times New Roman"/>
          <w:sz w:val="24"/>
          <w:szCs w:val="24"/>
          <w:lang w:eastAsia="en-GB"/>
        </w:rPr>
      </w:pPr>
      <w:r w:rsidRPr="0050681B">
        <w:rPr>
          <w:rFonts w:ascii="Times New Roman" w:hAnsi="Times New Roman"/>
          <w:sz w:val="24"/>
          <w:szCs w:val="24"/>
          <w:vertAlign w:val="superscript"/>
          <w:lang w:eastAsia="en-GB"/>
        </w:rPr>
        <w:t>*</w:t>
      </w:r>
      <w:r w:rsidRPr="0050681B">
        <w:rPr>
          <w:rFonts w:ascii="Times New Roman" w:hAnsi="Times New Roman"/>
          <w:sz w:val="24"/>
          <w:szCs w:val="24"/>
          <w:lang w:eastAsia="en-GB"/>
        </w:rPr>
        <w:t xml:space="preserve">Address correspondence to Ibrahim Issah, </w:t>
      </w:r>
    </w:p>
    <w:p w:rsidR="005C58E0" w:rsidRPr="00C53858" w:rsidRDefault="008D5B67" w:rsidP="005C58E0">
      <w:pPr>
        <w:rPr>
          <w:rFonts w:ascii="Times New Roman" w:hAnsi="Times New Roman"/>
          <w:color w:val="000000"/>
          <w:sz w:val="24"/>
          <w:szCs w:val="24"/>
        </w:rPr>
      </w:pPr>
      <w:hyperlink r:id="rId11" w:history="1">
        <w:r w:rsidR="005C58E0" w:rsidRPr="00025E98">
          <w:rPr>
            <w:rStyle w:val="Hyperlink"/>
            <w:rFonts w:ascii="Times New Roman" w:hAnsi="Times New Roman"/>
            <w:sz w:val="24"/>
            <w:szCs w:val="24"/>
            <w:lang w:eastAsia="en-GB"/>
          </w:rPr>
          <w:t>ibrahimissah111@gmail.com</w:t>
        </w:r>
      </w:hyperlink>
    </w:p>
    <w:p w:rsidR="005C58E0" w:rsidRDefault="005C58E0" w:rsidP="005C58E0">
      <w:pPr>
        <w:rPr>
          <w:rFonts w:ascii="Times New Roman" w:hAnsi="Times New Roman"/>
          <w:b/>
          <w:color w:val="000000"/>
          <w:sz w:val="24"/>
          <w:szCs w:val="24"/>
        </w:rPr>
      </w:pPr>
    </w:p>
    <w:p w:rsidR="00430DF3" w:rsidRPr="009C6593" w:rsidRDefault="00430DF3" w:rsidP="006E588F">
      <w:pPr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Pr="006E588F" w:rsidRDefault="00833907" w:rsidP="008339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ry table 1:</w:t>
      </w:r>
      <w:r w:rsidR="006E588F" w:rsidRPr="006E588F">
        <w:rPr>
          <w:rFonts w:ascii="Times New Roman" w:hAnsi="Times New Roman" w:cs="Times New Roman"/>
          <w:sz w:val="24"/>
          <w:szCs w:val="24"/>
        </w:rPr>
        <w:t xml:space="preserve"> Search strategies and results from different electronic databases</w:t>
      </w:r>
    </w:p>
    <w:p w:rsidR="006E588F" w:rsidRPr="00522FBC" w:rsidRDefault="00833907" w:rsidP="006E588F">
      <w:pPr>
        <w:pStyle w:val="Caption"/>
        <w:keepNext/>
        <w:numPr>
          <w:ilvl w:val="0"/>
          <w:numId w:val="1"/>
        </w:numPr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833907">
        <w:rPr>
          <w:rFonts w:ascii="Times New Roman" w:hAnsi="Times New Roman" w:cs="Times New Roman"/>
          <w:i w:val="0"/>
          <w:color w:val="auto"/>
          <w:sz w:val="24"/>
          <w:szCs w:val="24"/>
        </w:rPr>
        <w:t>Supplementary</w:t>
      </w:r>
      <w:r w:rsidRPr="0083390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table 2</w:t>
      </w:r>
      <w:r w:rsidR="006E588F" w:rsidRPr="00522FBC">
        <w:rPr>
          <w:rFonts w:ascii="Times New Roman" w:hAnsi="Times New Roman" w:cs="Times New Roman"/>
          <w:i w:val="0"/>
          <w:color w:val="auto"/>
          <w:sz w:val="24"/>
          <w:szCs w:val="24"/>
        </w:rPr>
        <w:t>:  Excluded articles and the reasons for their exclusion</w:t>
      </w:r>
    </w:p>
    <w:p w:rsidR="006E588F" w:rsidRPr="006E588F" w:rsidRDefault="006E588F" w:rsidP="006E588F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430DF3">
      <w:pPr>
        <w:rPr>
          <w:rFonts w:ascii="Times New Roman" w:hAnsi="Times New Roman" w:cs="Times New Roman"/>
          <w:sz w:val="24"/>
          <w:szCs w:val="24"/>
        </w:rPr>
      </w:pPr>
    </w:p>
    <w:p w:rsidR="006E588F" w:rsidRPr="00730D6C" w:rsidRDefault="00833907" w:rsidP="006E588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upplementary table 1</w:t>
      </w:r>
      <w:r>
        <w:rPr>
          <w:rFonts w:ascii="Times New Roman" w:hAnsi="Times New Roman" w:cs="Times New Roman"/>
          <w:sz w:val="24"/>
          <w:szCs w:val="24"/>
        </w:rPr>
        <w:t>:</w:t>
      </w:r>
      <w:r w:rsidR="006E588F" w:rsidRPr="00730D6C">
        <w:rPr>
          <w:rFonts w:ascii="Times New Roman" w:hAnsi="Times New Roman" w:cs="Times New Roman"/>
          <w:sz w:val="24"/>
          <w:szCs w:val="24"/>
        </w:rPr>
        <w:t xml:space="preserve"> Search strategies and results from different electronic databases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2029"/>
        <w:gridCol w:w="5344"/>
        <w:gridCol w:w="923"/>
      </w:tblGrid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Databases</w:t>
            </w: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Keywords</w:t>
            </w: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Results</w:t>
            </w:r>
          </w:p>
        </w:tc>
      </w:tr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MEDLINE with Full Text, Academic Search Complete, CINAHL Complete, Education Research Complete, GreenFILE, Health Source: Nursing/Academic Edition, Library, Information Science &amp; Technology Abstracts</w:t>
            </w:r>
          </w:p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( "electronic waste"  OR  "e-waste"  OR  "WEEE" )  AND  ( "DNA damage"  OR  "chromosomal aberration"  OR  "DNA strand breaks"  OR  "micronucl*"  OR  "Sister chromatid exchanges"  OR  "oxidative DNA damage"  OR  "genotox*"  OR  "oxidative stress" ) </w:t>
            </w: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ProQuest central…1998-aug 2020</w:t>
            </w: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(("electronic waste" OR "e-waste" OR "WEEE") AND ("DNA damage" OR "chromosomal aberration" OR "DNA strand breaks" OR "micronucl*" OR "Sister chromatid exchanges" OR "oxidative DNA damage" OR "genotox*" OR "oxidative stress")) AND PEER(yes)</w:t>
            </w: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654</w:t>
            </w:r>
          </w:p>
        </w:tc>
      </w:tr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SCOPUS..2008- Aug. 2020</w:t>
            </w: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TITLE-ABS-KEY ( ( "electronic waste"  OR  "e-waste"  OR  "WEEE" )  AND  ( "DNA damage"  OR  "chromosomal aberration"  OR  "DNA strand breaks"  OR  "micronucl*"  OR  "Sister chromatid exchanges"  OR  "oxidative DNA damage"  OR  "genotox*"  OR  "oxidative stress" ) ) </w:t>
            </w: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Hand search</w:t>
            </w: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23</w:t>
            </w:r>
          </w:p>
        </w:tc>
      </w:tr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Duplicates</w:t>
            </w: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6E588F" w:rsidRPr="00730D6C" w:rsidTr="00286BED">
        <w:tc>
          <w:tcPr>
            <w:tcW w:w="2029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30D6C">
              <w:rPr>
                <w:rFonts w:ascii="Times New Roman" w:hAnsi="Times New Roman" w:cs="Times New Roman"/>
                <w:sz w:val="24"/>
                <w:szCs w:val="24"/>
              </w:rPr>
              <w:t>Total after duplicates</w:t>
            </w:r>
          </w:p>
        </w:tc>
        <w:tc>
          <w:tcPr>
            <w:tcW w:w="5344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23" w:type="dxa"/>
          </w:tcPr>
          <w:p w:rsidR="006E588F" w:rsidRPr="00730D6C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7</w:t>
            </w:r>
          </w:p>
        </w:tc>
      </w:tr>
    </w:tbl>
    <w:p w:rsidR="006E588F" w:rsidRDefault="006E588F" w:rsidP="006E588F">
      <w:pPr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rPr>
          <w:rFonts w:ascii="Times New Roman" w:hAnsi="Times New Roman" w:cs="Times New Roman"/>
          <w:sz w:val="24"/>
          <w:szCs w:val="24"/>
        </w:rPr>
      </w:pPr>
    </w:p>
    <w:p w:rsidR="006E588F" w:rsidRDefault="006E588F" w:rsidP="006E588F">
      <w:pPr>
        <w:rPr>
          <w:rFonts w:ascii="Times New Roman" w:hAnsi="Times New Roman" w:cs="Times New Roman"/>
          <w:sz w:val="24"/>
          <w:szCs w:val="24"/>
        </w:rPr>
      </w:pPr>
    </w:p>
    <w:p w:rsidR="006E588F" w:rsidRPr="00833907" w:rsidRDefault="00833907" w:rsidP="006E588F">
      <w:pPr>
        <w:pStyle w:val="Caption"/>
        <w:keepNext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833907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Supplementary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table 2</w:t>
      </w:r>
      <w:r w:rsidR="006E588F" w:rsidRPr="00833907">
        <w:rPr>
          <w:rFonts w:ascii="Times New Roman" w:hAnsi="Times New Roman" w:cs="Times New Roman"/>
          <w:i w:val="0"/>
          <w:color w:val="auto"/>
          <w:sz w:val="24"/>
          <w:szCs w:val="24"/>
        </w:rPr>
        <w:t>:  Excluded articles and the reasons for their exclus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t>Author(s)/year</w:t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Resason for exclusion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Alabi&lt;/Author&gt;&lt;Year&gt;2017&lt;/Year&gt;&lt;RecNum&gt;5465&lt;/RecNum&gt;&lt;DisplayText&gt;Alabi and Bakare (2017)&lt;/DisplayText&gt;&lt;record&gt;&lt;rec-number&gt;5465&lt;/rec-number&gt;&lt;foreign-keys&gt;&lt;key app="EN" db-id="tf5rxrwzl5vt9oe0rd6x0pfoxdzf9v9awfps" timestamp="1597581083"&gt;5465&lt;/key&gt;&lt;/foreign-keys&gt;&lt;ref-type name="Book Section"&gt;5&lt;/ref-type&gt;&lt;contributors&gt;&lt;authors&gt;&lt;author&gt;Alabi, O. A.&lt;/author&gt;&lt;author&gt;Bakare, A. A.&lt;/author&gt;&lt;/authors&gt;&lt;/contributors&gt;&lt;auth-address&gt;Department of Biology, Federal University of Technology, Akure, Ondo State, Nigeria&amp;#xD;Cell Biology and Genetics Unit, Department of Zoology, University of Ibadan, Ibadan, Nigeria&lt;/auth-address&gt;&lt;titles&gt;&lt;title&gt;Electronic waste induced DNA damage: A review&lt;/title&gt;&lt;secondary-title&gt;Landfills: Environmental Impacts, Assessment and Management&lt;/secondary-title&gt;&lt;/titles&gt;&lt;pages&gt;31-67&lt;/pages&gt;&lt;keywords&gt;&lt;keyword&gt;DNA damage&lt;/keyword&gt;&lt;keyword&gt;E-wastes&lt;/keyword&gt;&lt;keyword&gt;Heavy metals&lt;/keyword&gt;&lt;keyword&gt;Leachates&lt;/keyword&gt;&lt;keyword&gt;Persistent organic pollutants&lt;/keyword&gt;&lt;keyword&gt;&amp;quot;Include Abstract&amp;quot;&lt;/keyword&gt;&lt;/keywords&gt;&lt;dates&gt;&lt;year&gt;2017&lt;/year&gt;&lt;/dates&gt;&lt;urls&gt;&lt;related-urls&gt;&lt;url&gt;https://www.scopus.com/inward/record.uri?eid=2-s2.0-85044597723&amp;amp;partnerID=40&amp;amp;md5=bab1f170c63612d9e77694a6b4e0b8bb&lt;/url&gt;&lt;/related-urls&gt;&lt;/urls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Alabi and Bakare (2017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1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Alabi&lt;/Author&gt;&lt;Year&gt;2012&lt;/Year&gt;&lt;RecNum&gt;5496&lt;/RecNum&gt;&lt;DisplayText&gt;Alabi et al. (2012)&lt;/DisplayText&gt;&lt;record&gt;&lt;rec-number&gt;5496&lt;/rec-number&gt;&lt;foreign-keys&gt;&lt;key app="EN" db-id="tf5rxrwzl5vt9oe0rd6x0pfoxdzf9v9awfps" timestamp="1597581083"&gt;5496&lt;/key&gt;&lt;/foreign-keys&gt;&lt;ref-type name="Journal Article"&gt;17&lt;/ref-type&gt;&lt;contributors&gt;&lt;authors&gt;&lt;author&gt;Alabi, O. A.&lt;/author&gt;&lt;author&gt;Bakare, A. A.&lt;/author&gt;&lt;author&gt;Xu, X.&lt;/author&gt;&lt;author&gt;Li, B.&lt;/author&gt;&lt;author&gt;Zhang, Y.&lt;/author&gt;&lt;author&gt;Huo, X.&lt;/author&gt;&lt;/authors&gt;&lt;/contributors&gt;&lt;auth-address&gt;Analytic Cytology Laboratory, The Key Immunopathology Laboratory of Guangdong Province, Shantou University Medical College, Shantou, China&amp;#xD;Biosciences and Biotechnology Department, Babcock University, Ilisan-remo, Ogun State, Nigeria&amp;#xD;Cell Biology and Genetics Unit, Department of Zoology, University of Ibadan, Ibadan, Nigeria&lt;/auth-address&gt;&lt;titles&gt;&lt;title&gt;Comparative evaluation of environmental contamination and DNA damage induced by electronic-waste in Nigeria and China&lt;/title&gt;&lt;secondary-title&gt;Science of the Total Environment&lt;/secondary-title&gt;&lt;/titles&gt;&lt;periodical&gt;&lt;full-title&gt;Science of the total environment&lt;/full-title&gt;&lt;/periodical&gt;&lt;pages&gt;62-72&lt;/pages&gt;&lt;volume&gt;423&lt;/volume&gt;&lt;keywords&gt;&lt;keyword&gt;Comet assay&lt;/keyword&gt;&lt;keyword&gt;DNA damage&lt;/keyword&gt;&lt;keyword&gt;Electronic waste&lt;/keyword&gt;&lt;keyword&gt;Heavy metals&lt;/keyword&gt;&lt;keyword&gt;Organic contaminants&lt;/keyword&gt;&lt;keyword&gt;&amp;quot;Include Abstract&amp;quot;&lt;/keyword&gt;&lt;/keywords&gt;&lt;dates&gt;&lt;year&gt;2012&lt;/year&gt;&lt;/dates&gt;&lt;work-type&gt;Article&lt;/work-type&gt;&lt;urls&gt;&lt;related-urls&gt;&lt;url&gt;https://www.scopus.com/inward/record.uri?eid=2-s2.0-84862826827&amp;amp;doi=10.1016%2fj.scitotenv.2012.01.056&amp;amp;partnerID=40&amp;amp;md5=513d37c738fe0591cc5886036422b295&lt;/url&gt;&lt;/related-urls&gt;&lt;/urls&gt;&lt;electronic-resource-num&gt;10.1016/j.scitotenv.2012.01.056&lt;/electronic-resource-num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Alabi et al. (2012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3</w:t>
            </w:r>
          </w:p>
        </w:tc>
        <w:bookmarkStart w:id="0" w:name="_GoBack"/>
        <w:bookmarkEnd w:id="0"/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Alam&lt;/Author&gt;&lt;Year&gt;2019&lt;/Year&gt;&lt;RecNum&gt;5450&lt;/RecNum&gt;&lt;DisplayText&gt;Alam et al. (2019)&lt;/DisplayText&gt;&lt;record&gt;&lt;rec-number&gt;5450&lt;/rec-number&gt;&lt;foreign-keys&gt;&lt;key app="EN" db-id="tf5rxrwzl5vt9oe0rd6x0pfoxdzf9v9awfps" timestamp="1597581083"&gt;5450&lt;/key&gt;&lt;/foreign-keys&gt;&lt;ref-type name="Journal Article"&gt;17&lt;/ref-type&gt;&lt;contributors&gt;&lt;authors&gt;&lt;author&gt;Alam, Z. F.&lt;/author&gt;&lt;author&gt;Riego, A. J. V.&lt;/author&gt;&lt;author&gt;Samson, J. H. R. P.&lt;/author&gt;&lt;author&gt;Valdez, S. A. V.&lt;/author&gt;&lt;/authors&gt;&lt;/contributors&gt;&lt;auth-address&gt;Biology Department, De La Salle University, 2401 Taft Avenue, Manila, Philippines&lt;/auth-address&gt;&lt;titles&gt;&lt;title&gt;The assessment of the genotoxicity of e-waste leachates from e-waste dumpsites in Metro Manila, Philippines&lt;/title&gt;&lt;secondary-title&gt;International Journal of Environmental Science and Technology&lt;/secondary-title&gt;&lt;/titles&gt;&lt;periodical&gt;&lt;full-title&gt;International Journal of Environmental Science and Technology&lt;/full-title&gt;&lt;/periodical&gt;&lt;pages&gt;737-754&lt;/pages&gt;&lt;volume&gt;16&lt;/volume&gt;&lt;number&gt;2&lt;/number&gt;&lt;keywords&gt;&lt;keyword&gt;Allium cepa&lt;/keyword&gt;&lt;keyword&gt;Chromosomal aberrations&lt;/keyword&gt;&lt;keyword&gt;E-waste&lt;/keyword&gt;&lt;keyword&gt;Genotoxicity&lt;/keyword&gt;&lt;keyword&gt;Heavy metals&lt;/keyword&gt;&lt;keyword&gt;Philippines&lt;/keyword&gt;&lt;keyword&gt;&amp;quot;Include Abstract&amp;quot;&lt;/keyword&gt;&lt;/keywords&gt;&lt;dates&gt;&lt;year&gt;2019&lt;/year&gt;&lt;/dates&gt;&lt;work-type&gt;Article&lt;/work-type&gt;&lt;urls&gt;&lt;related-urls&gt;&lt;url&gt;https://www.scopus.com/inward/record.uri?eid=2-s2.0-85047185747&amp;amp;doi=10.1007%2fs13762-018-1719-6&amp;amp;partnerID=40&amp;amp;md5=7fcc5de97bcbece36ba501b6d7be0b04&lt;/url&gt;&lt;/related-urls&gt;&lt;/urls&gt;&lt;electronic-resource-num&gt;10.1007/s13762-018-1719-6&lt;/electronic-resource-num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lam et al. (2019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3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Bd2FzdGhpPC9BdXRob3I+PFll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</w:fldData>
              </w:fldCha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Bd2FzdGhpPC9BdXRob3I+PFll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</w:fldData>
              </w:fldCha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Awasthi (2016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1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Du&lt;/Author&gt;&lt;Year&gt;2018&lt;/Year&gt;&lt;RecNum&gt;5457&lt;/RecNum&gt;&lt;DisplayText&gt;Du et al. (2018b)&lt;/DisplayText&gt;&lt;record&gt;&lt;rec-number&gt;5457&lt;/rec-number&gt;&lt;foreign-keys&gt;&lt;key app="EN" db-id="tf5rxrwzl5vt9oe0rd6x0pfoxdzf9v9awfps" timestamp="1597581083"&gt;5457&lt;/key&gt;&lt;/foreign-keys&gt;&lt;ref-type name="Journal Article"&gt;17&lt;/ref-type&gt;&lt;contributors&gt;&lt;authors&gt;&lt;author&gt;Du, Y.&lt;/author&gt;&lt;author&gt;Wang, Y.&lt;/author&gt;&lt;author&gt;Du, L.&lt;/author&gt;&lt;author&gt;Xu, C.&lt;/author&gt;&lt;author&gt;Ji, K.&lt;/author&gt;&lt;author&gt;Wang, J.&lt;/author&gt;&lt;author&gt;Liu, Q.&lt;/author&gt;&lt;/authors&gt;&lt;/contributors&gt;&lt;auth-address&gt;Institute of Radiation Medicine, Chinese Academy of Medical Sciences &amp;amp; Peking Union Medical College, Tianjin Key Laboratory of Molecular Nuclear Medicine, Tianjin, China&lt;/auth-address&gt;&lt;titles&gt;&lt;title&gt;Cytogenetics data in adult men involved in the recycling of electronic wastes&lt;/title&gt;&lt;secondary-title&gt;Data in Brief&lt;/secondary-title&gt;&lt;/titles&gt;&lt;periodical&gt;&lt;full-title&gt;Data in Brief&lt;/full-title&gt;&lt;/periodical&gt;&lt;pages&gt;1405-1416&lt;/pages&gt;&lt;volume&gt;17&lt;/volume&gt;&lt;keywords&gt;&lt;keyword&gt;&amp;quot;Include Abstract&amp;quot;&lt;/keyword&gt;&lt;/keywords&gt;&lt;dates&gt;&lt;year&gt;2018&lt;/year&gt;&lt;/dates&gt;&lt;work-type&gt;Data Paper&lt;/work-type&gt;&lt;urls&gt;&lt;related-urls&gt;&lt;url&gt;https://www.scopus.com/inward/record.uri?eid=2-s2.0-85043538877&amp;amp;doi=10.1016%2fj.dib.2018.02.051&amp;amp;partnerID=40&amp;amp;md5=5e702cd2d123e7ffb23c5d76f78a6cbc&lt;/url&gt;&lt;/related-urls&gt;&lt;/urls&gt;&lt;electronic-resource-num&gt;10.1016/j.dib.2018.02.051&lt;/electronic-resource-num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Du et al. (2018b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1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Du&lt;/Author&gt;&lt;Year&gt;2018&lt;/Year&gt;&lt;RecNum&gt;5458&lt;/RecNum&gt;&lt;DisplayText&gt;Du et al. (2018a)&lt;/DisplayText&gt;&lt;record&gt;&lt;rec-number&gt;5458&lt;/rec-number&gt;&lt;foreign-keys&gt;&lt;key app="EN" db-id="tf5rxrwzl5vt9oe0rd6x0pfoxdzf9v9awfps" timestamp="1597581083"&gt;5458&lt;/key&gt;&lt;/foreign-keys&gt;&lt;ref-type name="Journal Article"&gt;17&lt;/ref-type&gt;&lt;contributors&gt;&lt;authors&gt;&lt;author&gt;Du, Y.&lt;/author&gt;&lt;author&gt;Wang, Y.&lt;/author&gt;&lt;author&gt;Du, L.&lt;/author&gt;&lt;author&gt;Xu, C.&lt;/author&gt;&lt;author&gt;Ji, K.&lt;/author&gt;&lt;author&gt;Wang, J.&lt;/author&gt;&lt;author&gt;Liu, Q.&lt;/author&gt;&lt;/authors&gt;&lt;/contributors&gt;&lt;auth-address&gt;Institute of Radiation Medicine, Chinese Academy of Medical Sciences &amp;amp; Peking Union Medical College, Tianjin Key Laboratory of Molecular Nuclear Medicine, Tianjin, China&lt;/auth-address&gt;&lt;titles&gt;&lt;title&gt;Cytogenetics alteration in adult men involved in the recycling of electronic wastes&lt;/title&gt;&lt;secondary-title&gt;Environment International&lt;/secondary-title&gt;&lt;/titles&gt;&lt;periodical&gt;&lt;full-title&gt;Environment International&lt;/full-title&gt;&lt;/periodical&gt;&lt;pages&gt;174-182&lt;/pages&gt;&lt;volume&gt;112&lt;/volume&gt;&lt;keywords&gt;&lt;keyword&gt;&amp;quot;Include Abstract&amp;quot;&lt;/keyword&gt;&lt;/keywords&gt;&lt;dates&gt;&lt;year&gt;2018&lt;/year&gt;&lt;/dates&gt;&lt;work-type&gt;Retracted&lt;/work-type&gt;&lt;urls&gt;&lt;related-urls&gt;&lt;url&gt;https://www.scopus.com/inward/record.uri?eid=2-s2.0-85038842444&amp;amp;doi=10.1016%2fj.envint.2017.12.026&amp;amp;partnerID=40&amp;amp;md5=d0065a4e13c12544fdb90e8f93fba7f8&lt;/url&gt;&lt;/related-urls&gt;&lt;/urls&gt;&lt;electronic-resource-num&gt;10.1016/j.envint.2017.12.026&lt;/electronic-resource-num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Du et al. (2018a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4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Grant&lt;/Author&gt;&lt;Year&gt;2013&lt;/Year&gt;&lt;RecNum&gt;5488&lt;/RecNum&gt;&lt;DisplayText&gt;Grant (2013)&lt;/DisplayText&gt;&lt;record&gt;&lt;rec-number&gt;5488&lt;/rec-number&gt;&lt;foreign-keys&gt;&lt;key app="EN" db-id="tf5rxrwzl5vt9oe0rd6x0pfoxdzf9v9awfps" timestamp="1597581083"&gt;5488&lt;/key&gt;&lt;/foreign-keys&gt;&lt;ref-type name="Journal Article"&gt;17&lt;/ref-type&gt;&lt;contributors&gt;&lt;authors&gt;&lt;author&gt;Grant, K., Goldizen, F. C., Sly, P. D., Brune, M. N., Neira, M., van den Berg, M., Norman, R. E.&lt;/author&gt;&lt;/authors&gt;&lt;/contributors&gt;&lt;auth-address&gt;Children&amp;apos;s Health and Environment Program, Queensland Children&amp;apos;s Medical Research Institute, The University of Queensland, Herston, QLD, Australia&amp;#xD;School of Population Health, The University of Queensland, Herston, QLD, Australia&amp;#xD;Department of Public Health and Environment, World Health Organization, Geneva, Switzerland&amp;#xD;Institute for Risk Assessment Sciences, Utrecht University, Utrecht, Netherlands&lt;/auth-address&gt;&lt;titles&gt;&lt;title&gt;Health consequences of exposure to e-waste: A systematic review&lt;/title&gt;&lt;secondary-title&gt;The Lancet Global Health&lt;/secondary-title&gt;&lt;/titles&gt;&lt;periodical&gt;&lt;full-title&gt;The Lancet Global Health&lt;/full-title&gt;&lt;/periodical&gt;&lt;pages&gt;e350-e361&lt;/pages&gt;&lt;volume&gt;1&lt;/volume&gt;&lt;number&gt;6&lt;/number&gt;&lt;keywords&gt;&lt;keyword&gt;&amp;quot;Include Abstract&amp;quot;&lt;/keyword&gt;&lt;/keywords&gt;&lt;dates&gt;&lt;year&gt;2013&lt;/year&gt;&lt;/dates&gt;&lt;work-type&gt;Article&lt;/work-type&gt;&lt;urls&gt;&lt;related-urls&gt;&lt;url&gt;https://www.scopus.com/inward/record.uri?eid=2-s2.0-84888375226&amp;amp;doi=10.1016%2fS2214-109X%2813%2970101-3&amp;amp;partnerID=40&amp;amp;md5=4d4779965b0a9b36d673fdb2318fc2da&lt;/url&gt;&lt;/related-urls&gt;&lt;/urls&gt;&lt;electronic-resource-num&gt;10.1016/S2214-109X(13)70101-3&lt;/electronic-resource-num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Grant (2013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1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Khlaif&lt;/Author&gt;&lt;Year&gt;2018&lt;/Year&gt;&lt;RecNum&gt;5705&lt;/RecNum&gt;&lt;DisplayText&gt;Khlaif and Qumsiyeh (2018)&lt;/DisplayText&gt;&lt;record&gt;&lt;rec-number&gt;5705&lt;/rec-number&gt;&lt;foreign-keys&gt;&lt;key app="EN" db-id="tf5rxrwzl5vt9oe0rd6x0pfoxdzf9v9awfps" timestamp="1597582022"&gt;5705&lt;/key&gt;&lt;/foreign-keys&gt;&lt;ref-type name="Journal Article"&gt;17&lt;/ref-type&gt;&lt;contributors&gt;&lt;authors&gt;&lt;author&gt;Khlaif, Nadia&lt;/author&gt;&lt;author&gt;Qumsiyeh, Mazin B.&lt;/author&gt;&lt;/authors&gt;&lt;/contributors&gt;&lt;titles&gt;&lt;title&gt;Genotoxicity of recycled electronic waste in Idhna, Hebron District, occupied Palestinian territory: a case-controlled study&lt;/title&gt;&lt;secondary-title&gt;The Lancet&lt;/secondary-title&gt;&lt;/titles&gt;&lt;periodical&gt;&lt;full-title&gt;The Lancet&lt;/full-title&gt;&lt;/periodical&gt;&lt;volume&gt;391&lt;/volume&gt;&lt;keywords&gt;&lt;keyword&gt;Medical Sciences&lt;/keyword&gt;&lt;keyword&gt;Genotoxicity&lt;/keyword&gt;&lt;keyword&gt;Territory&lt;/keyword&gt;&lt;keyword&gt;Electronic waste&lt;/keyword&gt;&lt;keyword&gt;Electronics industry wastes&lt;/keyword&gt;&lt;keyword&gt;Palestinian territory&lt;/keyword&gt;&lt;keyword&gt;&amp;quot;Include Abstract&amp;quot;&lt;/keyword&gt;&lt;/keywords&gt;&lt;dates&gt;&lt;year&gt;2018&lt;/year&gt;&lt;pub-dates&gt;&lt;date&gt;2018 Feb 21&amp;#xD;2018-02-23&lt;/date&gt;&lt;/pub-dates&gt;&lt;/dates&gt;&lt;pub-location&gt;London&lt;/pub-location&gt;&lt;publisher&gt;Elsevier Limited&lt;/publisher&gt;&lt;isbn&gt;01406736&lt;/isbn&gt;&lt;accession-num&gt;2007534664&lt;/accession-num&gt;&lt;urls&gt;&lt;related-urls&gt;&lt;url&gt;https://search.proquest.com/docview/2007534664?accountid=15970&lt;/url&gt;&lt;/related-urls&gt;&lt;/urls&gt;&lt;electronic-resource-num&gt;http://dx.doi.org/10.1016/S0140-6736(18)30347-7&lt;/electronic-resource-num&gt;&lt;remote-database-name&gt;ProQuest Central&lt;/remote-database-name&gt;&lt;language&gt;English&lt;/languag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hlaif and Qumsiyeh (2018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2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dTwvQXV0aG9yPjxZZWFyPjIw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</w:fldData>
              </w:fldCha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dTwvQXV0aG9yPjxZZWFyPjIw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</w:fldData>
              </w:fldCha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Lu et al. (2017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2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Song&lt;/Author&gt;&lt;Year&gt;2015&lt;/Year&gt;&lt;RecNum&gt;5478&lt;/RecNum&gt;&lt;DisplayText&gt;Song (2015)&lt;/DisplayText&gt;&lt;record&gt;&lt;rec-number&gt;5478&lt;/rec-number&gt;&lt;foreign-keys&gt;&lt;key app="EN" db-id="tf5rxrwzl5vt9oe0rd6x0pfoxdzf9v9awfps" timestamp="1597581083"&gt;5478&lt;/key&gt;&lt;/foreign-keys&gt;&lt;ref-type name="Journal Article"&gt;17&lt;/ref-type&gt;&lt;contributors&gt;&lt;authors&gt;&lt;author&gt;Song, Q., Li, J.&lt;/author&gt;&lt;/authors&gt;&lt;/contributors&gt;&lt;auth-address&gt;State Key Joint Laboratory of Environment Simulation and Pollution Control, School of Environment, Tsinghua University, Beijing, 100084, China&lt;/auth-address&gt;&lt;titles&gt;&lt;title&gt;A review on human health consequences of metals exposure to e-waste in China&lt;/title&gt;&lt;secondary-title&gt;Environmental Pollution&lt;/secondary-title&gt;&lt;/titles&gt;&lt;periodical&gt;&lt;full-title&gt;Environmental Pollution&lt;/full-title&gt;&lt;/periodical&gt;&lt;pages&gt;450-461&lt;/pages&gt;&lt;volume&gt;196&lt;/volume&gt;&lt;keywords&gt;&lt;keyword&gt;Body burden&lt;/keyword&gt;&lt;keyword&gt;China&lt;/keyword&gt;&lt;keyword&gt;E-waste exposure&lt;/keyword&gt;&lt;keyword&gt;Heavy metals&lt;/keyword&gt;&lt;keyword&gt;Human health&lt;/keyword&gt;&lt;keyword&gt;&amp;quot;Include Abstract&amp;quot;&lt;/keyword&gt;&lt;/keywords&gt;&lt;dates&gt;&lt;year&gt;2015&lt;/year&gt;&lt;/dates&gt;&lt;work-type&gt;Review&lt;/work-type&gt;&lt;urls&gt;&lt;related-urls&gt;&lt;url&gt;https://www.scopus.com/inward/record.uri?eid=2-s2.0-84922341030&amp;amp;doi=10.1016%2fj.envpol.2014.11.004&amp;amp;partnerID=40&amp;amp;md5=d7ffc6894fd7e0814ccfb9a96acd9c33&lt;/url&gt;&lt;/related-urls&gt;&lt;/urls&gt;&lt;electronic-resource-num&gt;10.1016/j.envpol.2014.11.004&lt;/electronic-resource-num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96A9D">
              <w:rPr>
                <w:rFonts w:ascii="Times New Roman" w:hAnsi="Times New Roman" w:cs="Times New Roman"/>
                <w:noProof/>
                <w:sz w:val="24"/>
                <w:szCs w:val="24"/>
              </w:rPr>
              <w:t>Song (2015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1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Zhang&lt;/Author&gt;&lt;Year&gt;2012&lt;/Year&gt;&lt;RecNum&gt;5497&lt;/RecNum&gt;&lt;DisplayText&gt;Zhang et al. (2012)&lt;/DisplayText&gt;&lt;record&gt;&lt;rec-number&gt;5497&lt;/rec-number&gt;&lt;foreign-keys&gt;&lt;key app="EN" db-id="tf5rxrwzl5vt9oe0rd6x0pfoxdzf9v9awfps" timestamp="1597581084"&gt;5497&lt;/key&gt;&lt;/foreign-keys&gt;&lt;ref-type name="Journal Article"&gt;17&lt;/ref-type&gt;&lt;contributors&gt;&lt;authors&gt;&lt;author&gt;Zhang, R.&lt;/author&gt;&lt;author&gt;Xu, C.&lt;/author&gt;&lt;author&gt;Shen, H.&lt;/author&gt;&lt;author&gt;Tang, Y.&lt;/author&gt;&lt;author&gt;Meng, J.&lt;/author&gt;&lt;author&gt;Lu, W.&lt;/author&gt;&lt;author&gt;Wang, X.&lt;/author&gt;&lt;author&gt;Lou, X.&lt;/author&gt;&lt;author&gt;Song, Y.&lt;/author&gt;&lt;author&gt;Han, G.&lt;/author&gt;&lt;author&gt;Cai, D.&lt;/author&gt;&lt;author&gt;Ding, G.&lt;/author&gt;&lt;/authors&gt;&lt;/contributors&gt;&lt;auth-address&gt;The Center for Disease Prevention and Control of Zhejiang Province, Hangzhou, 310051, China&lt;/auth-address&gt;&lt;titles&gt;&lt;title&gt;Oxidative damage and immunotoxicity effect of people who exposed to electronic waste&lt;/title&gt;&lt;secondary-title&gt;Wei sheng yan jiu = Journal of hygiene research&lt;/secondary-title&gt;&lt;/titles&gt;&lt;periodical&gt;&lt;full-title&gt;Wei sheng yan jiu = Journal of hygiene research&lt;/full-title&gt;&lt;/periodical&gt;&lt;pages&gt;199-203&lt;/pages&gt;&lt;volume&gt;41&lt;/volume&gt;&lt;number&gt;2&lt;/number&gt;&lt;keywords&gt;&lt;keyword&gt;&amp;quot;Include Abstract&amp;quot;&lt;/keyword&gt;&lt;/keywords&gt;&lt;dates&gt;&lt;year&gt;2012&lt;/year&gt;&lt;/dates&gt;&lt;work-type&gt;Article&lt;/work-type&gt;&lt;urls&gt;&lt;related-urls&gt;&lt;url&gt;https://www.scopus.com/inward/record.uri?eid=2-s2.0-84878623288&amp;amp;partnerID=40&amp;amp;md5=913c33535a30454306d842abc3611ffd&lt;/url&gt;&lt;/related-urls&gt;&lt;/urls&gt;&lt;remote-database-name&gt;Scopus&lt;/remote-database-name&gt;&lt;/record&gt;&lt;/Cite&gt;&lt;/EndNote&gt;</w:instrTex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Zhang et al. (2012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3</w:t>
            </w:r>
          </w:p>
        </w:tc>
      </w:tr>
      <w:tr w:rsidR="006E588F" w:rsidRPr="00896A9D" w:rsidTr="00286BED">
        <w:tc>
          <w:tcPr>
            <w:tcW w:w="4508" w:type="dxa"/>
          </w:tcPr>
          <w:p w:rsidR="006E588F" w:rsidRPr="00896A9D" w:rsidRDefault="006E588F" w:rsidP="00286BE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aaGFuZzwvQXV0aG9yPjxZZWFy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aaGFuZzwvQXV0aG9yPjxZZWFy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Zhang et al. (2016)</w:t>
            </w:r>
            <w:r w:rsidRPr="00896A9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508" w:type="dxa"/>
          </w:tcPr>
          <w:p w:rsidR="006E588F" w:rsidRPr="00896A9D" w:rsidRDefault="006E588F" w:rsidP="00286BED">
            <w:pPr>
              <w:jc w:val="center"/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eastAsia="Calibri" w:hAnsi="Times New Roman" w:cs="Times New Roman"/>
                <w:bCs/>
                <w:iCs/>
                <w:sz w:val="24"/>
                <w:szCs w:val="24"/>
                <w:lang w:val="pt-BR"/>
              </w:rPr>
              <w:t>2</w:t>
            </w:r>
          </w:p>
        </w:tc>
      </w:tr>
      <w:tr w:rsidR="006E588F" w:rsidRPr="00896A9D" w:rsidTr="00286BED">
        <w:tc>
          <w:tcPr>
            <w:tcW w:w="9016" w:type="dxa"/>
            <w:gridSpan w:val="2"/>
          </w:tcPr>
          <w:p w:rsidR="006E588F" w:rsidRPr="00896A9D" w:rsidRDefault="006E588F" w:rsidP="00286BED">
            <w:pPr>
              <w:rPr>
                <w:rFonts w:ascii="Times New Roman" w:eastAsia="Calibri" w:hAnsi="Times New Roman" w:cs="Times New Roman"/>
                <w:b/>
                <w:bCs/>
                <w:i/>
                <w:iCs/>
                <w:sz w:val="24"/>
                <w:szCs w:val="24"/>
                <w:lang w:val="pt-BR"/>
              </w:rPr>
            </w:pPr>
            <w:r w:rsidRPr="00896A9D">
              <w:rPr>
                <w:rFonts w:ascii="Times New Roman" w:hAnsi="Times New Roman" w:cs="Times New Roman"/>
                <w:sz w:val="24"/>
                <w:szCs w:val="24"/>
              </w:rPr>
              <w:t xml:space="preserve">1) Not original study (e.g. reviews); 2) shared the same population and outcome variable with another article reported in this review; 3) objective did not meet inclusion criteria (e,g. not human study or did not measure DNA damage; 4) retracted article </w:t>
            </w:r>
          </w:p>
        </w:tc>
      </w:tr>
    </w:tbl>
    <w:p w:rsidR="006E588F" w:rsidRDefault="006E588F" w:rsidP="006E588F">
      <w:pPr>
        <w:rPr>
          <w:rFonts w:ascii="Times New Roman" w:hAnsi="Times New Roman" w:cs="Times New Roman"/>
          <w:sz w:val="24"/>
          <w:szCs w:val="24"/>
        </w:rPr>
      </w:pPr>
    </w:p>
    <w:p w:rsidR="006E588F" w:rsidRPr="0033155A" w:rsidRDefault="006E588F" w:rsidP="006E588F">
      <w:pPr>
        <w:rPr>
          <w:rFonts w:ascii="Times New Roman" w:hAnsi="Times New Roman" w:cs="Times New Roman"/>
          <w:sz w:val="24"/>
          <w:szCs w:val="24"/>
        </w:rPr>
      </w:pPr>
    </w:p>
    <w:p w:rsidR="008F04A1" w:rsidRDefault="008F04A1"/>
    <w:sectPr w:rsidR="008F04A1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D5B67" w:rsidRDefault="008D5B67" w:rsidP="0091396D">
      <w:pPr>
        <w:spacing w:after="0" w:line="240" w:lineRule="auto"/>
      </w:pPr>
      <w:r>
        <w:separator/>
      </w:r>
    </w:p>
  </w:endnote>
  <w:endnote w:type="continuationSeparator" w:id="0">
    <w:p w:rsidR="008D5B67" w:rsidRDefault="008D5B67" w:rsidP="009139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8727655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1396D" w:rsidRDefault="0091396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3390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91396D" w:rsidRDefault="0091396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D5B67" w:rsidRDefault="008D5B67" w:rsidP="0091396D">
      <w:pPr>
        <w:spacing w:after="0" w:line="240" w:lineRule="auto"/>
      </w:pPr>
      <w:r>
        <w:separator/>
      </w:r>
    </w:p>
  </w:footnote>
  <w:footnote w:type="continuationSeparator" w:id="0">
    <w:p w:rsidR="008D5B67" w:rsidRDefault="008D5B67" w:rsidP="0091396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7791733"/>
    <w:multiLevelType w:val="hybridMultilevel"/>
    <w:tmpl w:val="E61093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YxNrMwMjE1twAiIyUdpeDU4uLM/DyQAqNaACKJ4r4sAAAA"/>
  </w:docVars>
  <w:rsids>
    <w:rsidRoot w:val="006E588F"/>
    <w:rsid w:val="000B3D92"/>
    <w:rsid w:val="00430DF3"/>
    <w:rsid w:val="005C58E0"/>
    <w:rsid w:val="006E588F"/>
    <w:rsid w:val="00833907"/>
    <w:rsid w:val="008D5B67"/>
    <w:rsid w:val="008F04A1"/>
    <w:rsid w:val="0091396D"/>
    <w:rsid w:val="00AF0B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E4D363"/>
  <w15:chartTrackingRefBased/>
  <w15:docId w15:val="{61C70C2C-F210-4A6C-894C-C2B9FAB844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40" w:line="48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E588F"/>
    <w:pPr>
      <w:spacing w:after="160" w:line="259" w:lineRule="auto"/>
      <w:jc w:val="left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E588F"/>
    <w:pPr>
      <w:spacing w:after="0" w:line="240" w:lineRule="auto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E588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6E588F"/>
    <w:pPr>
      <w:ind w:left="720"/>
      <w:contextualSpacing/>
    </w:pPr>
  </w:style>
  <w:style w:type="character" w:styleId="Hyperlink">
    <w:name w:val="Hyperlink"/>
    <w:uiPriority w:val="99"/>
    <w:unhideWhenUsed/>
    <w:rsid w:val="00430DF3"/>
    <w:rPr>
      <w:color w:val="0563C1"/>
      <w:u w:val="single"/>
    </w:rPr>
  </w:style>
  <w:style w:type="paragraph" w:styleId="Header">
    <w:name w:val="header"/>
    <w:basedOn w:val="Normal"/>
    <w:link w:val="HeaderChar"/>
    <w:uiPriority w:val="99"/>
    <w:unhideWhenUsed/>
    <w:rsid w:val="009139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396D"/>
  </w:style>
  <w:style w:type="paragraph" w:styleId="Footer">
    <w:name w:val="footer"/>
    <w:basedOn w:val="Normal"/>
    <w:link w:val="FooterChar"/>
    <w:uiPriority w:val="99"/>
    <w:unhideWhenUsed/>
    <w:rsid w:val="009139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39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omaspagyekum@gmail.com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papaarko@yahoo.com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ibrahimissah111@gmail.com" TargetMode="External"/><Relationship Id="rId5" Type="http://schemas.openxmlformats.org/officeDocument/2006/relationships/footnotes" Target="footnotes.xml"/><Relationship Id="rId10" Type="http://schemas.openxmlformats.org/officeDocument/2006/relationships/hyperlink" Target="mailto:duahdwomoh@yahoo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jfobil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620</Words>
  <Characters>14939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7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brahim issah</dc:creator>
  <cp:keywords/>
  <dc:description/>
  <cp:lastModifiedBy>ibrahim issah</cp:lastModifiedBy>
  <cp:revision>2</cp:revision>
  <dcterms:created xsi:type="dcterms:W3CDTF">2021-10-07T14:20:00Z</dcterms:created>
  <dcterms:modified xsi:type="dcterms:W3CDTF">2021-10-07T14:20:00Z</dcterms:modified>
</cp:coreProperties>
</file>